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972BBB" w:rsidRDefault="00616919">
      <w:pPr>
        <w:rPr>
          <w:sz w:val="36"/>
          <w:szCs w:val="36"/>
        </w:rPr>
      </w:pPr>
      <w:r w:rsidRPr="00972BBB">
        <w:rPr>
          <w:sz w:val="36"/>
          <w:szCs w:val="36"/>
        </w:rPr>
        <w:t>Stress</w:t>
      </w:r>
    </w:p>
    <w:p w14:paraId="12C38A23" w14:textId="33BD8100" w:rsidR="00616919" w:rsidRPr="00972BBB" w:rsidRDefault="00616919">
      <w:r w:rsidRPr="00972BBB">
        <w:t>- O que é</w:t>
      </w:r>
    </w:p>
    <w:p w14:paraId="1BB3C332" w14:textId="038C838E" w:rsidR="00616919" w:rsidRPr="00972BBB" w:rsidRDefault="00201762" w:rsidP="00A57BFD">
      <w:pPr>
        <w:ind w:firstLine="708"/>
      </w:pPr>
      <w:r w:rsidRPr="00972BBB">
        <w:t>Entende-se por stress a série de processos que provoquem uma alteração da homeostasia</w:t>
      </w:r>
      <w:r w:rsidRPr="00972BBB">
        <w:rPr>
          <w:rStyle w:val="FootnoteReference"/>
        </w:rPr>
        <w:footnoteReference w:id="1"/>
      </w:r>
      <w:r w:rsidRPr="00972BBB">
        <w:t xml:space="preserve">, </w:t>
      </w:r>
      <w:r w:rsidRPr="00972BBB">
        <w:t xml:space="preserve">sendo necessária uma resposta adaptativa do organismo de forma a recuperar a mesma </w:t>
      </w:r>
      <w:r w:rsidRPr="00972BBB">
        <w:fldChar w:fldCharType="begin" w:fldLock="1"/>
      </w:r>
      <w:r w:rsidRPr="00972BBB">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972BBB">
        <w:fldChar w:fldCharType="separate"/>
      </w:r>
      <w:r w:rsidRPr="00972BBB">
        <w:rPr>
          <w:noProof/>
        </w:rPr>
        <w:t>(Sinha, 2008)</w:t>
      </w:r>
      <w:r w:rsidRPr="00972BBB">
        <w:fldChar w:fldCharType="end"/>
      </w:r>
      <w:r w:rsidRPr="00972BBB">
        <w:t>.</w:t>
      </w:r>
      <w:r w:rsidR="00A57BFD" w:rsidRPr="00972BBB">
        <w:t xml:space="preserve"> Posto isto, d</w:t>
      </w:r>
      <w:r w:rsidR="00616919" w:rsidRPr="00972BBB">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rsidRPr="00972BBB">
        <w:t xml:space="preserve"> </w:t>
      </w:r>
      <w:r w:rsidR="00A57BFD" w:rsidRPr="00972BBB">
        <w:fldChar w:fldCharType="begin" w:fldLock="1"/>
      </w:r>
      <w:r w:rsidR="002F31BE"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rsidRPr="00972BBB">
        <w:fldChar w:fldCharType="separate"/>
      </w:r>
      <w:r w:rsidR="00A57BFD" w:rsidRPr="00972BBB">
        <w:rPr>
          <w:noProof/>
        </w:rPr>
        <w:t>(Vindel, 2022)</w:t>
      </w:r>
      <w:r w:rsidR="00A57BFD" w:rsidRPr="00972BBB">
        <w:fldChar w:fldCharType="end"/>
      </w:r>
      <w:r w:rsidR="00616919" w:rsidRPr="00972BBB">
        <w:t xml:space="preserve">. </w:t>
      </w:r>
    </w:p>
    <w:p w14:paraId="30D0DCB2" w14:textId="24D9374A" w:rsidR="00616919" w:rsidRPr="00972BBB" w:rsidRDefault="00616919" w:rsidP="002F31BE">
      <w:pPr>
        <w:ind w:firstLine="708"/>
        <w:jc w:val="both"/>
      </w:pPr>
      <w:r w:rsidRPr="00972BBB">
        <w:t>Em resposta a este fenómeno, a nossa mente, o nosso corpo e o nosso comportamento são ativados ao mesmo tempo, levando uma pessoa a pensar mais rapidamente</w:t>
      </w:r>
      <w:r w:rsidR="002F31BE" w:rsidRPr="00972BBB">
        <w:t xml:space="preserve"> – permitindo a sobrevivência em situações de luta ou fuga </w:t>
      </w:r>
      <w:r w:rsidR="002F31BE" w:rsidRPr="00972BBB">
        <w:fldChar w:fldCharType="begin" w:fldLock="1"/>
      </w:r>
      <w:r w:rsidR="00B254A5" w:rsidRPr="00972BB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rsidRPr="00972BBB">
        <w:fldChar w:fldCharType="separate"/>
      </w:r>
      <w:r w:rsidR="002F31BE" w:rsidRPr="00972BBB">
        <w:rPr>
          <w:noProof/>
        </w:rPr>
        <w:t>(Sinha &amp; Jastreboff, 2013)</w:t>
      </w:r>
      <w:r w:rsidR="002F31BE" w:rsidRPr="00972BBB">
        <w:fldChar w:fldCharType="end"/>
      </w:r>
      <w:r w:rsidR="002F31BE" w:rsidRPr="00972BBB">
        <w:t xml:space="preserve"> – o </w:t>
      </w:r>
      <w:r w:rsidRPr="00972BBB">
        <w:t>que pode gerar emoções positivas</w:t>
      </w:r>
      <w:r w:rsidR="002F31BE" w:rsidRPr="00972BBB">
        <w:t>,</w:t>
      </w:r>
      <w:r w:rsidRPr="00972BBB">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rsidRPr="00972BBB">
        <w:t xml:space="preserve"> </w:t>
      </w:r>
      <w:r w:rsidR="002F31BE" w:rsidRPr="00972BBB">
        <w:fldChar w:fldCharType="begin" w:fldLock="1"/>
      </w:r>
      <w:r w:rsidR="002F31BE"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rsidRPr="00972BBB">
        <w:fldChar w:fldCharType="separate"/>
      </w:r>
      <w:r w:rsidR="002F31BE" w:rsidRPr="00972BBB">
        <w:rPr>
          <w:noProof/>
        </w:rPr>
        <w:t>(Vindel, 2022)</w:t>
      </w:r>
      <w:r w:rsidR="002F31BE" w:rsidRPr="00972BBB">
        <w:fldChar w:fldCharType="end"/>
      </w:r>
      <w:r w:rsidRPr="00972BBB">
        <w:t>.</w:t>
      </w:r>
    </w:p>
    <w:p w14:paraId="1A2A1E91" w14:textId="187F3A23" w:rsidR="002F31BE" w:rsidRPr="00972BBB" w:rsidRDefault="002F31BE" w:rsidP="002F31BE">
      <w:pPr>
        <w:ind w:firstLine="708"/>
      </w:pPr>
      <w:r w:rsidRPr="00972BBB">
        <w:t>Existem variados exemplos de</w:t>
      </w:r>
      <w:r w:rsidRPr="00972BBB">
        <w:t xml:space="preserve"> stress</w:t>
      </w:r>
      <w:r w:rsidRPr="00972BBB">
        <w:t>,</w:t>
      </w:r>
      <w:r w:rsidRPr="00972BBB">
        <w:t xml:space="preserve"> emocional ou psicológico</w:t>
      </w:r>
      <w:r w:rsidRPr="00972BBB">
        <w:t xml:space="preserve"> e fisiológico, tais como </w:t>
      </w:r>
      <w:r w:rsidRPr="00972BBB">
        <w:t xml:space="preserve">problemas interpessoais, </w:t>
      </w:r>
      <w:r w:rsidRPr="00972BBB">
        <w:t>o fim</w:t>
      </w:r>
      <w:r w:rsidRPr="00972BBB">
        <w:t xml:space="preserve"> de uma relação, luto e desemprego e</w:t>
      </w:r>
      <w:r w:rsidRPr="00972BBB">
        <w:t>,</w:t>
      </w:r>
      <w:r w:rsidRPr="00972BBB">
        <w:t xml:space="preserve"> como exemplos de stress fisiológico</w:t>
      </w:r>
      <w:r w:rsidRPr="00972BBB">
        <w:t>,</w:t>
      </w:r>
      <w:r w:rsidRPr="00972BBB">
        <w:t xml:space="preserve"> fome, insónia, hipo</w:t>
      </w:r>
      <w:r w:rsidRPr="00972BBB">
        <w:t>termia</w:t>
      </w:r>
      <w:r w:rsidRPr="00972BBB">
        <w:t xml:space="preserve"> e hipertermia, efeitos do uso de drogas psicoativas e sua privação e ainda doenças crónicas e intervenções cirúrgicas </w:t>
      </w:r>
      <w:r w:rsidRPr="00972BBB">
        <w:fldChar w:fldCharType="begin" w:fldLock="1"/>
      </w:r>
      <w:r w:rsidRPr="00972BBB">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Pr="00972BBB">
        <w:fldChar w:fldCharType="separate"/>
      </w:r>
      <w:r w:rsidRPr="00972BBB">
        <w:rPr>
          <w:noProof/>
        </w:rPr>
        <w:t>(Sinha &amp; Jastreboff, 2013)</w:t>
      </w:r>
      <w:r w:rsidRPr="00972BBB">
        <w:fldChar w:fldCharType="end"/>
      </w:r>
      <w:r w:rsidRPr="00972BBB">
        <w:t>.</w:t>
      </w:r>
    </w:p>
    <w:p w14:paraId="2245198E" w14:textId="7F3A88F8" w:rsidR="00F60A81" w:rsidRPr="00972BBB" w:rsidRDefault="00F60A81" w:rsidP="002F31BE">
      <w:pPr>
        <w:ind w:firstLine="708"/>
      </w:pPr>
      <w:r w:rsidRPr="00972BBB">
        <w:t xml:space="preserve">Ressalve-se que, e apesar do stress se centrar numa resposta instintiva ao perigo iminente, </w:t>
      </w:r>
      <w:r w:rsidRPr="00972BBB">
        <w:t xml:space="preserve">elevados níveis de exposição ao stress provocam uma desregulação neural, metabólica e comportamental </w:t>
      </w:r>
      <w:r w:rsidRPr="00972BBB">
        <w:fldChar w:fldCharType="begin" w:fldLock="1"/>
      </w:r>
      <w:r w:rsidRPr="00972BBB">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rsidRPr="00972BBB">
        <w:fldChar w:fldCharType="separate"/>
      </w:r>
      <w:r w:rsidRPr="00972BBB">
        <w:rPr>
          <w:noProof/>
        </w:rPr>
        <w:t>(Sinha, 2008)</w:t>
      </w:r>
      <w:r w:rsidRPr="00972BBB">
        <w:fldChar w:fldCharType="end"/>
      </w:r>
      <w:r w:rsidRPr="00972BBB">
        <w:t>.</w:t>
      </w:r>
    </w:p>
    <w:p w14:paraId="7DE9961A" w14:textId="77777777" w:rsidR="00616919" w:rsidRPr="00972BBB" w:rsidRDefault="00616919"/>
    <w:p w14:paraId="693D5AD0" w14:textId="5B053E89" w:rsidR="00616919" w:rsidRPr="00972BBB" w:rsidRDefault="00616919">
      <w:r w:rsidRPr="00972BBB">
        <w:t>- Ciclo do stress</w:t>
      </w:r>
    </w:p>
    <w:p w14:paraId="2E8A3369" w14:textId="1D25DC35" w:rsidR="00C075EA" w:rsidRPr="00972BBB" w:rsidRDefault="00C075EA">
      <w:r w:rsidRPr="00972BBB">
        <w:tab/>
      </w:r>
      <w:r w:rsidRPr="00972BBB">
        <w:t xml:space="preserve">Quando surge uma exigência à qual </w:t>
      </w:r>
      <w:r w:rsidRPr="00972BBB">
        <w:t>o ser humano tem de</w:t>
      </w:r>
      <w:r w:rsidRPr="00972BBB">
        <w:t xml:space="preserve"> dar resposta, mas para a qual </w:t>
      </w:r>
      <w:r w:rsidRPr="00972BBB">
        <w:t>não está</w:t>
      </w:r>
      <w:r w:rsidRPr="00972BBB">
        <w:t xml:space="preserve"> preparado por não dispor de recursos suficientes, o sistema nervoso </w:t>
      </w:r>
      <w:r w:rsidR="00B254A5" w:rsidRPr="00972BBB">
        <w:t xml:space="preserve">inicia processo do stress, ao </w:t>
      </w:r>
      <w:r w:rsidRPr="00972BBB">
        <w:t>envia</w:t>
      </w:r>
      <w:r w:rsidR="00B254A5" w:rsidRPr="00972BBB">
        <w:t>r</w:t>
      </w:r>
      <w:r w:rsidRPr="00972BBB">
        <w:t xml:space="preserve"> sinais a partir do córtex cerebral para o hipotálamo e, </w:t>
      </w:r>
      <w:r w:rsidR="00B254A5" w:rsidRPr="00972BBB">
        <w:t>posteriormente</w:t>
      </w:r>
      <w:r w:rsidRPr="00972BBB">
        <w:t>, para a medula das glândulas suprarrenais</w:t>
      </w:r>
      <w:r w:rsidR="00B254A5" w:rsidRPr="00972BBB">
        <w:t xml:space="preserve"> que, em última instância, originam cortisol, a chamada hormona do stress. Assim, o ciclo do stress é uma designação dada ao processo de formação de cortisol, de modo a retardar ou mobilizar diferentes funções ou órgãos do indivíduo – preparando-se</w:t>
      </w:r>
      <w:r w:rsidR="00B254A5" w:rsidRPr="00972BBB">
        <w:t xml:space="preserve"> para enfrentar</w:t>
      </w:r>
      <w:r w:rsidR="00B254A5" w:rsidRPr="00972BBB">
        <w:t xml:space="preserve"> </w:t>
      </w:r>
      <w:r w:rsidR="00B254A5" w:rsidRPr="00972BBB">
        <w:t xml:space="preserve">melhor a circunstância </w:t>
      </w:r>
      <w:r w:rsidR="00B254A5" w:rsidRPr="00972BBB">
        <w:t>que atravessa</w:t>
      </w:r>
      <w:r w:rsidR="00B254A5" w:rsidRPr="00972BBB">
        <w:t>, priorizando ações como lutar ou fugir, ficar paralisado ou responder a outras exigências</w:t>
      </w:r>
      <w:r w:rsidR="00B254A5" w:rsidRPr="00972BBB">
        <w:t xml:space="preserve"> </w:t>
      </w:r>
      <w:r w:rsidR="00B254A5" w:rsidRPr="00972BBB">
        <w:fldChar w:fldCharType="begin" w:fldLock="1"/>
      </w:r>
      <w:r w:rsidR="00C53728"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rsidRPr="00972BBB">
        <w:fldChar w:fldCharType="separate"/>
      </w:r>
      <w:r w:rsidR="00B254A5" w:rsidRPr="00972BBB">
        <w:rPr>
          <w:noProof/>
        </w:rPr>
        <w:t>(Vindel, 2022)</w:t>
      </w:r>
      <w:r w:rsidR="00B254A5" w:rsidRPr="00972BBB">
        <w:fldChar w:fldCharType="end"/>
      </w:r>
      <w:r w:rsidR="00B254A5" w:rsidRPr="00972BBB">
        <w:t>.</w:t>
      </w:r>
      <w:r w:rsidR="00B254A5" w:rsidRPr="00972BBB">
        <w:tab/>
      </w:r>
      <w:r w:rsidR="00B254A5" w:rsidRPr="00972BBB">
        <w:t xml:space="preserve"> </w:t>
      </w:r>
    </w:p>
    <w:p w14:paraId="09CB7C54" w14:textId="475E7E80" w:rsidR="00A256F0" w:rsidRPr="00972BBB" w:rsidRDefault="00A256F0" w:rsidP="00A256F0">
      <w:pPr>
        <w:jc w:val="center"/>
      </w:pPr>
      <w:r w:rsidRPr="00972BBB">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4D8BFB87" w:rsidR="007E0A64" w:rsidRPr="00972BBB" w:rsidRDefault="00A256F0" w:rsidP="007E0A64">
      <w:pPr>
        <w:jc w:val="both"/>
      </w:pPr>
      <w:r w:rsidRPr="00972BBB">
        <w:t xml:space="preserve">Fig.1 – O HPA e a importância para o ciclo do stress. O hipotálamo, uma vez estimulado, produz a </w:t>
      </w:r>
      <w:r w:rsidRPr="00972BBB">
        <w:t>hormona libertadora da corticotro</w:t>
      </w:r>
      <w:r w:rsidR="009B0524" w:rsidRPr="00972BBB">
        <w:t>f</w:t>
      </w:r>
      <w:r w:rsidRPr="00972BBB">
        <w:t>ina</w:t>
      </w:r>
      <w:r w:rsidRPr="00972BBB">
        <w:t xml:space="preserve"> </w:t>
      </w:r>
      <w:r w:rsidR="009B0524" w:rsidRPr="00972BBB">
        <w:t xml:space="preserve">(CRH) nos seus neurónios e </w:t>
      </w:r>
      <w:r w:rsidRPr="00972BBB">
        <w:t>liberta</w:t>
      </w:r>
      <w:r w:rsidR="009B0524" w:rsidRPr="00972BBB">
        <w:t xml:space="preserve">-a, sendo encaminhada para a hipófise para produzir a hormona adenocorticotrófica (ACTH). Esta substância é, posteriormente, encaminhada para o sangue com a intenção de chegar às glândulas suprarrenais, onde é estimulada a produção de cortisol. </w:t>
      </w:r>
      <w:r w:rsidR="00D3705F" w:rsidRPr="00972BBB">
        <w:t>Também nestas estruturas são sintetizadas catecolaminas, como a adrenalina, noradrenalina e a dopamina</w:t>
      </w:r>
      <w:r w:rsidR="001E5AAD" w:rsidRPr="00972BBB">
        <w:t xml:space="preserve"> que, junto com o cortisol, </w:t>
      </w:r>
      <w:r w:rsidR="00F46F99" w:rsidRPr="00972BBB">
        <w:t>são encaminhados para vários tecidos-alvo</w:t>
      </w:r>
      <w:r w:rsidR="003E4B4E" w:rsidRPr="00972BBB">
        <w:t xml:space="preserve">, de modo a </w:t>
      </w:r>
      <w:r w:rsidR="001E5AAD" w:rsidRPr="00972BBB">
        <w:t>controla</w:t>
      </w:r>
      <w:r w:rsidR="003E4B4E" w:rsidRPr="00972BBB">
        <w:t>r</w:t>
      </w:r>
      <w:r w:rsidR="001E5AAD" w:rsidRPr="00972BBB">
        <w:t xml:space="preserve"> diferentes órgãos ou funções do organismo</w:t>
      </w:r>
      <w:r w:rsidR="00D3705F" w:rsidRPr="00972BBB">
        <w:t xml:space="preserve">. </w:t>
      </w:r>
      <w:r w:rsidR="00FE26DA" w:rsidRPr="00972BBB">
        <w:t xml:space="preserve">Atente-se à presença na figura de “sentidos proibidos”, que representam os mecanismos de feedback negativo tanto do ACTH como do cortisol </w:t>
      </w:r>
      <w:r w:rsidR="007E0A64" w:rsidRPr="00972BBB">
        <w:t>–</w:t>
      </w:r>
      <w:r w:rsidR="00FE26DA" w:rsidRPr="00972BBB">
        <w:t xml:space="preserve"> </w:t>
      </w:r>
      <w:r w:rsidR="007E0A64" w:rsidRPr="00972BBB">
        <w:t>isto é, o ACTH retroalimenta negativamente o sistema, inibindo a produção de CRH, e o cortisol, que também o afeta negativamente, reduz a produção das hormonas de ACTH e CRH</w:t>
      </w:r>
      <w:r w:rsidR="00C53728" w:rsidRPr="00972BBB">
        <w:t xml:space="preserve"> </w:t>
      </w:r>
      <w:r w:rsidR="00C53728" w:rsidRPr="00972BBB">
        <w:fldChar w:fldCharType="begin" w:fldLock="1"/>
      </w:r>
      <w:r w:rsidR="00260607" w:rsidRPr="00972BBB">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00C53728" w:rsidRPr="00972BBB">
        <w:fldChar w:fldCharType="separate"/>
      </w:r>
      <w:r w:rsidR="00C53728" w:rsidRPr="00972BBB">
        <w:rPr>
          <w:noProof/>
        </w:rPr>
        <w:t>(Marques et al., n.d.; Vindel, 2022)</w:t>
      </w:r>
      <w:r w:rsidR="00C53728" w:rsidRPr="00972BBB">
        <w:fldChar w:fldCharType="end"/>
      </w:r>
      <w:r w:rsidR="007E0A64" w:rsidRPr="00972BBB">
        <w:t>.</w:t>
      </w:r>
    </w:p>
    <w:p w14:paraId="408EF84F" w14:textId="77777777" w:rsidR="007E0A64" w:rsidRPr="00972BBB" w:rsidRDefault="007E0A64" w:rsidP="007E0A64">
      <w:pPr>
        <w:jc w:val="both"/>
      </w:pPr>
    </w:p>
    <w:p w14:paraId="2B43AD60" w14:textId="0863A496" w:rsidR="00616919" w:rsidRPr="00972BBB" w:rsidRDefault="00616919">
      <w:r w:rsidRPr="00972BBB">
        <w:t>- Stress e depressão</w:t>
      </w:r>
    </w:p>
    <w:p w14:paraId="395E97F8" w14:textId="3AC1741D" w:rsidR="00F34D68" w:rsidRPr="00972BBB" w:rsidRDefault="00C53728">
      <w:r w:rsidRPr="00972BBB">
        <w:tab/>
        <w:t>Ante</w:t>
      </w:r>
      <w:r w:rsidR="00D3705F" w:rsidRPr="00972BBB">
        <w:t>riorm</w:t>
      </w:r>
      <w:r w:rsidR="001E5AAD" w:rsidRPr="00972BBB">
        <w:t xml:space="preserve">ente fora apresentado como o organismo humano responde perante </w:t>
      </w:r>
      <w:r w:rsidR="00260607" w:rsidRPr="00972BBB">
        <w:t xml:space="preserve">uma ameaça que, de momento, não consegue lidar – através de um ciclo que envolve a produção de cortisol que, e embora esteja sempre presente no corpo, constitui uma hormona do stress e, como tal, aumenta perante esses estados. </w:t>
      </w:r>
      <w:r w:rsidR="00260607" w:rsidRPr="00972BBB">
        <w:t xml:space="preserve">Porém, quando a situação é muito grave, a chamada </w:t>
      </w:r>
      <w:r w:rsidR="00260607" w:rsidRPr="00972BBB">
        <w:t>“</w:t>
      </w:r>
      <w:r w:rsidR="00260607" w:rsidRPr="00972BBB">
        <w:t>reação de alarme do hipotálamo</w:t>
      </w:r>
      <w:r w:rsidR="00260607" w:rsidRPr="00972BBB">
        <w:t xml:space="preserve">” </w:t>
      </w:r>
      <w:r w:rsidR="00260607" w:rsidRPr="00972BBB">
        <w:t>é ativada, libertando não só quantidades maiores de cortisol, mas também de catecolaminas, incluindo a adrenalina, a noradrenalina e a dopamina libertadas na medula suprarrenal</w:t>
      </w:r>
      <w:r w:rsidR="00260607" w:rsidRPr="00972BBB">
        <w:t xml:space="preserve"> </w:t>
      </w:r>
      <w:r w:rsidR="00260607" w:rsidRPr="00972BBB">
        <w:fldChar w:fldCharType="begin" w:fldLock="1"/>
      </w:r>
      <w:r w:rsidR="00260607"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60607" w:rsidRPr="00972BBB">
        <w:fldChar w:fldCharType="separate"/>
      </w:r>
      <w:r w:rsidR="00260607" w:rsidRPr="00972BBB">
        <w:rPr>
          <w:noProof/>
        </w:rPr>
        <w:t>(Vindel, 2022)</w:t>
      </w:r>
      <w:r w:rsidR="00260607" w:rsidRPr="00972BBB">
        <w:fldChar w:fldCharType="end"/>
      </w:r>
      <w:r w:rsidR="00260607" w:rsidRPr="00972BBB">
        <w:t>.</w:t>
      </w:r>
    </w:p>
    <w:p w14:paraId="7B529309" w14:textId="25C50A74" w:rsidR="00517957" w:rsidRPr="00972BBB" w:rsidRDefault="00260607">
      <w:r w:rsidRPr="00972BBB">
        <w:tab/>
        <w:t xml:space="preserve">Se o stress for persistent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sidRPr="00972BBB">
        <w:lastRenderedPageBreak/>
        <w:fldChar w:fldCharType="begin" w:fldLock="1"/>
      </w:r>
      <w:r w:rsidR="00245C25"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Pr="00972BBB">
        <w:fldChar w:fldCharType="separate"/>
      </w:r>
      <w:r w:rsidRPr="00972BBB">
        <w:rPr>
          <w:noProof/>
        </w:rPr>
        <w:t>(Vindel, 2022)</w:t>
      </w:r>
      <w:r w:rsidRPr="00972BBB">
        <w:fldChar w:fldCharType="end"/>
      </w:r>
      <w:r w:rsidR="00245C25" w:rsidRPr="00972BBB">
        <w:t xml:space="preserve"> que, consequentemente, tem efeitos nocivos para o organismo </w:t>
      </w:r>
      <w:r w:rsidR="00245C25" w:rsidRPr="00972BBB">
        <w:fldChar w:fldCharType="begin" w:fldLock="1"/>
      </w:r>
      <w:r w:rsidR="00B933BE" w:rsidRPr="00972BBB">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00245C25" w:rsidRPr="00972BBB">
        <w:fldChar w:fldCharType="separate"/>
      </w:r>
      <w:r w:rsidR="00245C25" w:rsidRPr="00972BBB">
        <w:rPr>
          <w:noProof/>
        </w:rPr>
        <w:t>(Marques et al., n.d.)</w:t>
      </w:r>
      <w:r w:rsidR="00245C25" w:rsidRPr="00972BBB">
        <w:fldChar w:fldCharType="end"/>
      </w:r>
      <w:r w:rsidRPr="00972BBB">
        <w:t xml:space="preserve">. </w:t>
      </w:r>
    </w:p>
    <w:p w14:paraId="608BEA26" w14:textId="386FF245" w:rsidR="00517957" w:rsidRPr="00972BBB" w:rsidRDefault="00517957">
      <w:r w:rsidRPr="00972BBB">
        <w:tab/>
        <w:t xml:space="preserve">O sistema nervoso, no entanto, </w:t>
      </w:r>
      <w:r w:rsidR="00F46F99" w:rsidRPr="00972BBB">
        <w:t xml:space="preserve">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56EE4623" w14:textId="1D1E8933" w:rsidR="00F46F99" w:rsidRPr="00972BBB" w:rsidRDefault="00F46F99" w:rsidP="00F46F99">
      <w:pPr>
        <w:jc w:val="center"/>
      </w:pPr>
      <w:r w:rsidRPr="00972BBB">
        <w:drawing>
          <wp:inline distT="0" distB="0" distL="0" distR="0" wp14:anchorId="168F5ABD" wp14:editId="6D62C1A5">
            <wp:extent cx="4770296" cy="2356338"/>
            <wp:effectExtent l="0" t="0" r="0" b="6350"/>
            <wp:docPr id="783212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243F204D" w14:textId="77777777" w:rsidR="00D8543C" w:rsidRPr="00972BBB" w:rsidRDefault="00F34D68" w:rsidP="00F46F99">
      <w:r w:rsidRPr="00972BBB">
        <w:t xml:space="preserve"> </w:t>
      </w:r>
      <w:r w:rsidR="00F46F99" w:rsidRPr="00972BBB">
        <w:t xml:space="preserve">Fig.1 - </w:t>
      </w:r>
      <w:r w:rsidR="00F46F99" w:rsidRPr="00972BBB">
        <w:t>Resposta do HPA ao stress agudo</w:t>
      </w:r>
      <w:r w:rsidR="003E4B4E" w:rsidRPr="00972BBB">
        <w:t xml:space="preserve">, em detrimento do </w:t>
      </w:r>
      <w:r w:rsidR="00F46F99" w:rsidRPr="00972BBB">
        <w:t>mecanismo de habituação do HPA ao stress crónico</w:t>
      </w:r>
      <w:r w:rsidR="003E4B4E" w:rsidRPr="00972BBB">
        <w:t>.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w:t>
      </w:r>
      <w:r w:rsidR="00B933BE" w:rsidRPr="00972BBB">
        <w:t xml:space="preserve"> </w:t>
      </w:r>
      <w:r w:rsidR="00B933BE" w:rsidRPr="00972BBB">
        <w:fldChar w:fldCharType="begin" w:fldLock="1"/>
      </w:r>
      <w:r w:rsidR="009D198F" w:rsidRPr="00972BBB">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B933BE" w:rsidRPr="00972BBB">
        <w:fldChar w:fldCharType="separate"/>
      </w:r>
      <w:r w:rsidR="00B933BE" w:rsidRPr="00972BBB">
        <w:rPr>
          <w:noProof/>
        </w:rPr>
        <w:t>(Rabasa et al., 2015)</w:t>
      </w:r>
      <w:r w:rsidR="00B933BE" w:rsidRPr="00972BBB">
        <w:fldChar w:fldCharType="end"/>
      </w:r>
      <w:r w:rsidR="003E4B4E" w:rsidRPr="00972BBB">
        <w:t xml:space="preserve">. </w:t>
      </w:r>
    </w:p>
    <w:p w14:paraId="01183DAE" w14:textId="77777777" w:rsidR="00D8543C" w:rsidRPr="00972BBB" w:rsidRDefault="00D8543C" w:rsidP="00F46F99"/>
    <w:p w14:paraId="56A8B76F" w14:textId="46EBC205" w:rsidR="00F34D68" w:rsidRPr="00972BBB" w:rsidRDefault="009D198F" w:rsidP="00604257">
      <w:pPr>
        <w:ind w:firstLine="708"/>
      </w:pPr>
      <w:r w:rsidRPr="00972BBB">
        <w:t xml:space="preserve">Esta adaptação, contudo, nem sempre é conseguida, pelo que a ação de um stress sistemático coloca imediatamente o indivíduo em risco de vida </w:t>
      </w:r>
      <w:r w:rsidRPr="00972BBB">
        <w:fldChar w:fldCharType="begin" w:fldLock="1"/>
      </w:r>
      <w:r w:rsidR="002E6E1C" w:rsidRPr="00972BBB">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Pr="00972BBB">
        <w:fldChar w:fldCharType="separate"/>
      </w:r>
      <w:r w:rsidRPr="00972BBB">
        <w:rPr>
          <w:noProof/>
        </w:rPr>
        <w:t>(Rabasa et al., 2015)</w:t>
      </w:r>
      <w:r w:rsidRPr="00972BBB">
        <w:fldChar w:fldCharType="end"/>
      </w:r>
      <w:r w:rsidR="006B6931" w:rsidRPr="00972BBB">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w:t>
      </w:r>
      <w:r w:rsidR="006B6931" w:rsidRPr="00972BBB">
        <w:t xml:space="preserve">deletérios </w:t>
      </w:r>
      <w:r w:rsidR="006B6931" w:rsidRPr="00972BBB">
        <w:t>ao organismo</w:t>
      </w:r>
      <w:r w:rsidR="006B6931" w:rsidRPr="00972BBB">
        <w:t xml:space="preserve"> </w:t>
      </w:r>
      <w:r w:rsidR="006B6931" w:rsidRPr="00972BBB">
        <w:fldChar w:fldCharType="begin" w:fldLock="1"/>
      </w:r>
      <w:r w:rsidR="006B6931" w:rsidRPr="00972BBB">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6B6931" w:rsidRPr="00972BBB">
        <w:fldChar w:fldCharType="separate"/>
      </w:r>
      <w:r w:rsidR="006B6931" w:rsidRPr="00972BBB">
        <w:rPr>
          <w:noProof/>
        </w:rPr>
        <w:t>(Jayasinghe et al., 2016)</w:t>
      </w:r>
      <w:r w:rsidR="006B6931" w:rsidRPr="00972BBB">
        <w:fldChar w:fldCharType="end"/>
      </w:r>
      <w:r w:rsidR="002E6E1C" w:rsidRPr="00972BBB">
        <w:t xml:space="preserve"> – entre eles, a redução do volume do hipocampo, a estrutura cerebral envolvida nos processos de cognição, emoções, afeto e memória, tornando-se num fator importante no aparecimento da depressão </w:t>
      </w:r>
      <w:r w:rsidR="002E6E1C" w:rsidRPr="00972BBB">
        <w:fldChar w:fldCharType="begin" w:fldLock="1"/>
      </w:r>
      <w:r w:rsidR="00BA1C85" w:rsidRPr="00972BBB">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002E6E1C" w:rsidRPr="00972BBB">
        <w:fldChar w:fldCharType="separate"/>
      </w:r>
      <w:r w:rsidR="002E6E1C" w:rsidRPr="00972BBB">
        <w:rPr>
          <w:noProof/>
        </w:rPr>
        <w:t>(Moica et al., 2015)</w:t>
      </w:r>
      <w:r w:rsidR="002E6E1C" w:rsidRPr="00972BBB">
        <w:fldChar w:fldCharType="end"/>
      </w:r>
      <w:r w:rsidR="00BA1C85" w:rsidRPr="00972BBB">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00BA1C85" w:rsidRPr="00972BBB">
        <w:fldChar w:fldCharType="begin" w:fldLock="1"/>
      </w:r>
      <w:r w:rsidR="00E50F13" w:rsidRPr="00972BBB">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A1C85" w:rsidRPr="00972BBB">
        <w:fldChar w:fldCharType="separate"/>
      </w:r>
      <w:r w:rsidR="00BA1C85" w:rsidRPr="00972BBB">
        <w:rPr>
          <w:noProof/>
        </w:rPr>
        <w:t>(Vindel, 2022)</w:t>
      </w:r>
      <w:r w:rsidR="00BA1C85" w:rsidRPr="00972BBB">
        <w:fldChar w:fldCharType="end"/>
      </w:r>
      <w:r w:rsidR="002E6E1C" w:rsidRPr="00972BBB">
        <w:t>.</w:t>
      </w:r>
    </w:p>
    <w:p w14:paraId="134BB363" w14:textId="77777777" w:rsidR="00255155" w:rsidRPr="00972BBB" w:rsidRDefault="00255155" w:rsidP="00604257">
      <w:pPr>
        <w:ind w:firstLine="708"/>
      </w:pPr>
    </w:p>
    <w:p w14:paraId="61ECD2BB" w14:textId="13E933EF" w:rsidR="00604257" w:rsidRPr="00972BBB" w:rsidRDefault="00604257" w:rsidP="00604257">
      <w:pPr>
        <w:keepNext/>
        <w:keepLines/>
        <w:spacing w:before="240" w:after="0"/>
        <w:outlineLvl w:val="0"/>
        <w:rPr>
          <w:rFonts w:ascii="Broadway" w:eastAsiaTheme="majorEastAsia" w:hAnsi="Broadway" w:cstheme="majorBidi"/>
          <w:sz w:val="36"/>
          <w:szCs w:val="36"/>
        </w:rPr>
      </w:pPr>
      <w:bookmarkStart w:id="0" w:name="_Toc125633735"/>
      <w:r w:rsidRPr="00972BBB">
        <w:rPr>
          <w:rFonts w:ascii="Broadway" w:eastAsiaTheme="majorEastAsia" w:hAnsi="Broadway" w:cstheme="majorBidi"/>
          <w:sz w:val="36"/>
          <w:szCs w:val="36"/>
        </w:rPr>
        <w:lastRenderedPageBreak/>
        <w:t>Depressão</w:t>
      </w:r>
      <w:bookmarkEnd w:id="0"/>
    </w:p>
    <w:p w14:paraId="44EE6BF7" w14:textId="77777777" w:rsidR="004149DC" w:rsidRPr="00972BBB" w:rsidRDefault="004149DC" w:rsidP="00255155"/>
    <w:p w14:paraId="52674D78" w14:textId="77777777" w:rsidR="00255155" w:rsidRPr="00972BBB" w:rsidRDefault="00255155" w:rsidP="00255155">
      <w:pPr>
        <w:rPr>
          <w:rFonts w:cstheme="minorHAnsi"/>
          <w:sz w:val="28"/>
          <w:szCs w:val="28"/>
        </w:rPr>
      </w:pPr>
      <w:bookmarkStart w:id="1" w:name="_Toc125389026"/>
      <w:bookmarkStart w:id="2" w:name="_Toc125633736"/>
      <w:r w:rsidRPr="00972BBB">
        <w:rPr>
          <w:rFonts w:cstheme="minorHAnsi"/>
          <w:sz w:val="28"/>
          <w:szCs w:val="28"/>
        </w:rPr>
        <w:t>O que é</w:t>
      </w:r>
    </w:p>
    <w:p w14:paraId="5EC09AB1" w14:textId="3E1A631A" w:rsidR="00255155" w:rsidRPr="00972BBB" w:rsidRDefault="00A82178" w:rsidP="00827B52">
      <w:pPr>
        <w:ind w:firstLine="708"/>
        <w:rPr>
          <w:rFonts w:cstheme="minorHAnsi"/>
          <w:sz w:val="24"/>
          <w:szCs w:val="24"/>
        </w:rPr>
      </w:pPr>
      <w:r w:rsidRPr="00972BBB">
        <w:rPr>
          <w:rFonts w:cstheme="minorHAnsi"/>
          <w:sz w:val="24"/>
          <w:szCs w:val="24"/>
        </w:rPr>
        <w:t xml:space="preserve">A depressão, também designada por perturbação depressiva major ou depressão clínica, é um transtorno de humor que causa um sentimento persistente de tristeza e perda de interesse </w:t>
      </w:r>
      <w:r w:rsidR="001C2EEB" w:rsidRPr="00972BBB">
        <w:rPr>
          <w:rFonts w:cstheme="minorHAnsi"/>
          <w:sz w:val="24"/>
          <w:szCs w:val="24"/>
        </w:rPr>
        <w:t xml:space="preserve">e capacidade de desfrutar </w:t>
      </w:r>
      <w:r w:rsidRPr="00972BBB">
        <w:rPr>
          <w:rFonts w:cstheme="minorHAnsi"/>
          <w:sz w:val="24"/>
          <w:szCs w:val="24"/>
        </w:rPr>
        <w:t>o quotidiano</w:t>
      </w:r>
      <w:r w:rsidR="00E50F13" w:rsidRPr="00972BBB">
        <w:rPr>
          <w:rFonts w:cstheme="minorHAnsi"/>
          <w:sz w:val="24"/>
          <w:szCs w:val="24"/>
        </w:rPr>
        <w:t xml:space="preserve"> </w:t>
      </w:r>
      <w:r w:rsidR="00E50F13" w:rsidRPr="00972BBB">
        <w:rPr>
          <w:rFonts w:cstheme="minorHAnsi"/>
          <w:sz w:val="24"/>
          <w:szCs w:val="24"/>
        </w:rPr>
        <w:fldChar w:fldCharType="begin" w:fldLock="1"/>
      </w:r>
      <w:r w:rsidR="00330B87" w:rsidRPr="00972BBB">
        <w:rPr>
          <w:rFonts w:cstheme="minorHAnsi"/>
          <w:sz w:val="24"/>
          <w:szCs w:val="24"/>
        </w:rPr>
        <w:instrText>ADDIN CSL_CITATION {"citationItems":[{"id":"ITEM-1","itemData":{"URL":"https://www.mayoclinic.org/diseases-conditions/depression/symptoms-causes/syc-20356007","accessed":{"date-parts":[["2023","10","3"]]},"author":[{"dropping-particle":"","family":"Mayo Clinic Staff","given":"","non-dropping-particle":"","parse-names":false,"suffix":""}],"id":"ITEM-1","issued":{"date-parts":[["2022"]]},"title":"Depression (major depressive disorder) - Symptoms and causes","type":"webpage"},"uris":["http://www.mendeley.com/documents/?uuid=5839eb64-f151-3485-9b57-eb503a285d05"]},{"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yo Clinic Staff, 2022; Vindel, 2022)","plainTextFormattedCitation":"(Mayo Clinic Staff, 2022; Vindel, 2022)","previouslyFormattedCitation":"(Mayo Clinic Staff, 2022; Vindel, 2022)"},"properties":{"noteIndex":0},"schema":"https://github.com/citation-style-language/schema/raw/master/csl-citation.json"}</w:instrText>
      </w:r>
      <w:r w:rsidR="00E50F13" w:rsidRPr="00972BBB">
        <w:rPr>
          <w:rFonts w:cstheme="minorHAnsi"/>
          <w:sz w:val="24"/>
          <w:szCs w:val="24"/>
        </w:rPr>
        <w:fldChar w:fldCharType="separate"/>
      </w:r>
      <w:r w:rsidR="001C2EEB" w:rsidRPr="00972BBB">
        <w:rPr>
          <w:rFonts w:cstheme="minorHAnsi"/>
          <w:noProof/>
          <w:sz w:val="24"/>
          <w:szCs w:val="24"/>
        </w:rPr>
        <w:t>(Mayo Clinic Staff, 2022; Vindel, 2022)</w:t>
      </w:r>
      <w:r w:rsidR="00E50F13" w:rsidRPr="00972BBB">
        <w:rPr>
          <w:rFonts w:cstheme="minorHAnsi"/>
          <w:sz w:val="24"/>
          <w:szCs w:val="24"/>
        </w:rPr>
        <w:fldChar w:fldCharType="end"/>
      </w:r>
      <w:r w:rsidRPr="00972BBB">
        <w:rPr>
          <w:rFonts w:cstheme="minorHAnsi"/>
          <w:sz w:val="24"/>
          <w:szCs w:val="24"/>
        </w:rPr>
        <w:t xml:space="preserve">. </w:t>
      </w:r>
      <w:r w:rsidR="00255155" w:rsidRPr="00972BBB">
        <w:rPr>
          <w:rFonts w:cstheme="minorHAnsi"/>
          <w:sz w:val="24"/>
          <w:szCs w:val="24"/>
        </w:rPr>
        <w:t>É um estado de tristeza e desespero que pode ser acompanhado por distúrbios de sono, alimentares, da sexualidade, da atividade mental, física e até mesmo da alegria de viver</w:t>
      </w:r>
      <w:r w:rsidR="00330B87" w:rsidRPr="00972BBB">
        <w:rPr>
          <w:rFonts w:cstheme="minorHAnsi"/>
          <w:sz w:val="24"/>
          <w:szCs w:val="24"/>
        </w:rPr>
        <w:t xml:space="preserve"> </w:t>
      </w:r>
      <w:r w:rsidR="00330B87" w:rsidRPr="00972BBB">
        <w:rPr>
          <w:rFonts w:cstheme="minorHAnsi"/>
          <w:sz w:val="24"/>
          <w:szCs w:val="24"/>
        </w:rPr>
        <w:fldChar w:fldCharType="begin" w:fldLock="1"/>
      </w:r>
      <w:r w:rsidR="00E05CB5" w:rsidRPr="00972BBB">
        <w:rPr>
          <w:rFonts w:cstheme="minorHAnsi"/>
          <w:sz w:val="24"/>
          <w:szCs w:val="24"/>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330B87" w:rsidRPr="00972BBB">
        <w:rPr>
          <w:rFonts w:cstheme="minorHAnsi"/>
          <w:sz w:val="24"/>
          <w:szCs w:val="24"/>
        </w:rPr>
        <w:fldChar w:fldCharType="separate"/>
      </w:r>
      <w:r w:rsidR="00330B87" w:rsidRPr="00972BBB">
        <w:rPr>
          <w:rFonts w:cstheme="minorHAnsi"/>
          <w:noProof/>
          <w:sz w:val="24"/>
          <w:szCs w:val="24"/>
        </w:rPr>
        <w:t>(Vindel, 2022)</w:t>
      </w:r>
      <w:r w:rsidR="00330B87" w:rsidRPr="00972BBB">
        <w:rPr>
          <w:rFonts w:cstheme="minorHAnsi"/>
          <w:sz w:val="24"/>
          <w:szCs w:val="24"/>
        </w:rPr>
        <w:fldChar w:fldCharType="end"/>
      </w:r>
      <w:r w:rsidR="00255155" w:rsidRPr="00972BBB">
        <w:rPr>
          <w:rFonts w:cstheme="minorHAnsi"/>
          <w:sz w:val="24"/>
          <w:szCs w:val="24"/>
        </w:rPr>
        <w:t>.</w:t>
      </w:r>
      <w:r w:rsidR="00330B87" w:rsidRPr="00972BBB">
        <w:rPr>
          <w:rFonts w:cstheme="minorHAnsi"/>
          <w:sz w:val="24"/>
          <w:szCs w:val="24"/>
        </w:rPr>
        <w:t xml:space="preserve"> </w:t>
      </w:r>
    </w:p>
    <w:p w14:paraId="001951F8" w14:textId="6F6DDCDE" w:rsidR="00803628" w:rsidRPr="00972BBB" w:rsidRDefault="00803628" w:rsidP="00827B52">
      <w:pPr>
        <w:ind w:firstLine="708"/>
        <w:rPr>
          <w:rFonts w:cstheme="minorHAnsi"/>
          <w:sz w:val="24"/>
          <w:szCs w:val="24"/>
        </w:rPr>
      </w:pPr>
      <w:r w:rsidRPr="00972BBB">
        <w:rPr>
          <w:rFonts w:cstheme="minorHAnsi"/>
          <w:sz w:val="24"/>
          <w:szCs w:val="24"/>
        </w:rPr>
        <w:t xml:space="preserve">A doença da depressão é reportada como a perturbação mental mais comum na população em geral </w:t>
      </w:r>
      <w:r w:rsidR="0042009D" w:rsidRPr="00972BBB">
        <w:rPr>
          <w:rFonts w:cstheme="minorHAnsi"/>
          <w:sz w:val="24"/>
          <w:szCs w:val="24"/>
        </w:rPr>
        <w:fldChar w:fldCharType="begin" w:fldLock="1"/>
      </w:r>
      <w:r w:rsidR="00972BBB">
        <w:rPr>
          <w:rFonts w:cstheme="minorHAnsi"/>
          <w:sz w:val="24"/>
          <w:szCs w:val="24"/>
        </w:rPr>
        <w:instrText>ADDIN CSL_CITATION {"citationItems":[{"id":"ITEM-1","itemData":{"DOI":"10.1186/S12916-020-1495-2/FIGURES/17","ISSN":"17417015","PMID":"31983345","abstract":"An update of the chapter on Mental, Behavioral and Neurodevelopmental Disorders in the International Classification of Diseases and Related Health Problems (ICD) is of great interest around the world. The recent approval of the 11th Revision of the ICD (ICD-11) by the World Health Organization (WHO) raises broad questions about the status of nosology of mental disorders as a whole as well as more focused questions regarding changes to the diagnostic guidelines for specific conditions and the implications of these changes for practice and research. This Forum brings together a broad range of experts to reflect on key changes and controversies in the ICD-11 classification of mental disorders. Taken together, there is consensus that the WHO's focus on global applicability and clinical utility in developing the diagnostic guidelines for this chapter will maximize the likelihood that it will be adopted by mental health professionals and administrators. This focus is also expected to enhance the application of the guidelines in non-specialist settings and their usefulness for scaling up evidence-based interventions. The new mental disorders classification in ICD-11 and its accompanying diagnostic guidelines therefore represent an important, albeit iterative, advance for the field.","author":[{"dropping-particle":"","family":"Stein","given":"Dan J.","non-dropping-particle":"","parse-names":false,"suffix":""},{"dropping-particle":"","family":"Szatmari","given":"Peter","non-dropping-particle":"","parse-names":false,"suffix":""},{"dropping-particle":"","family":"Gaebel","given":"Wolfgang","non-dropping-particle":"","parse-names":false,"suffix":""},{"dropping-particle":"","family":"Berk","given":"Michael","non-dropping-particle":"","parse-names":false,"suffix":""},{"dropping-particle":"","family":"Vieta","given":"Eduard","non-dropping-particle":"","parse-names":false,"suffix":""},{"dropping-particle":"","family":"Maj","given":"Mario","non-dropping-particle":"","parse-names":false,"suffix":""},{"dropping-particle":"","family":"Vries","given":"Ymkje Anna","non-dropping-particle":"De","parse-names":false,"suffix":""},{"dropping-particle":"","family":"Roest","given":"Annelieke M.","non-dropping-particle":"","parse-names":false,"suffix":""},{"dropping-particle":"","family":"Jonge","given":"Peter","non-dropping-particle":"De","parse-names":false,"suffix":""},{"dropping-particle":"","family":"Maercker","given":"Andreas","non-dropping-particle":"","parse-names":false,"suffix":""},{"dropping-particle":"","family":"Brewin","given":"Chris R.","non-dropping-particle":"","parse-names":false,"suffix":""},{"dropping-particle":"","family":"Pike","given":"Kathleen M.","non-dropping-particle":"","parse-names":false,"suffix":""},{"dropping-particle":"","family":"Grilo","given":"Carlos M.","non-dropping-particle":"","parse-names":false,"suffix":""},{"dropping-particle":"","family":"Fineberg","given":"Naomi A.","non-dropping-particle":"","parse-names":false,"suffix":""},{"dropping-particle":"","family":"Briken","given":"Peer","non-dropping-particle":"","parse-names":false,"suffix":""},{"dropping-particle":"","family":"Cohen-Kettenis","given":"Peggy T.","non-dropping-particle":"","parse-names":false,"suffix":""},{"dropping-particle":"","family":"Reed","given":"Geoffrey M.","non-dropping-particle":"","parse-names":false,"suffix":""}],"container-title":"BMC Medicine","id":"ITEM-1","issue":"1","issued":{"date-parts":[["2020","1","27"]]},"page":"1-24","publisher":"BioMed Central Ltd.","title":"Mental, behavioral and neurodevelopmental disorders in the ICD-11: An international perspective on key changes and controversies","type":"article-journal","volume":"18"},"uris":["http://www.mendeley.com/documents/?uuid=f1e64097-5586-3290-8f93-25c5d42d2894"]}],"mendeley":{"formattedCitation":"(Stein et al., 2020)","plainTextFormattedCitation":"(Stein et al., 2020)","previouslyFormattedCitation":"(Stein et al., 2020)"},"properties":{"noteIndex":0},"schema":"https://github.com/citation-style-language/schema/raw/master/csl-citation.json"}</w:instrText>
      </w:r>
      <w:r w:rsidR="0042009D" w:rsidRPr="00972BBB">
        <w:rPr>
          <w:rFonts w:cstheme="minorHAnsi"/>
          <w:sz w:val="24"/>
          <w:szCs w:val="24"/>
        </w:rPr>
        <w:fldChar w:fldCharType="separate"/>
      </w:r>
      <w:r w:rsidR="0042009D" w:rsidRPr="00972BBB">
        <w:rPr>
          <w:rFonts w:cstheme="minorHAnsi"/>
          <w:noProof/>
          <w:sz w:val="24"/>
          <w:szCs w:val="24"/>
        </w:rPr>
        <w:t>(Stein et al., 2020)</w:t>
      </w:r>
      <w:r w:rsidR="0042009D" w:rsidRPr="00972BBB">
        <w:rPr>
          <w:rFonts w:cstheme="minorHAnsi"/>
          <w:sz w:val="24"/>
          <w:szCs w:val="24"/>
        </w:rPr>
        <w:fldChar w:fldCharType="end"/>
      </w:r>
      <w:r w:rsidRPr="00972BBB">
        <w:rPr>
          <w:rFonts w:cstheme="minorHAnsi"/>
          <w:sz w:val="24"/>
          <w:szCs w:val="24"/>
        </w:rPr>
        <w:t xml:space="preserve">. </w:t>
      </w:r>
    </w:p>
    <w:p w14:paraId="387650DB" w14:textId="77777777" w:rsidR="00E149D7" w:rsidRPr="00972BBB" w:rsidRDefault="00E149D7" w:rsidP="00827B52">
      <w:pPr>
        <w:ind w:firstLine="708"/>
        <w:rPr>
          <w:rFonts w:cstheme="minorHAnsi"/>
          <w:sz w:val="24"/>
          <w:szCs w:val="24"/>
        </w:rPr>
      </w:pPr>
    </w:p>
    <w:p w14:paraId="0611CBD8" w14:textId="1EE1FD56" w:rsidR="00604257" w:rsidRPr="00972BBB" w:rsidRDefault="00604257" w:rsidP="00255155">
      <w:pPr>
        <w:rPr>
          <w:rFonts w:cstheme="minorHAnsi"/>
          <w:sz w:val="28"/>
          <w:szCs w:val="28"/>
        </w:rPr>
      </w:pPr>
      <w:r w:rsidRPr="00972BBB">
        <w:rPr>
          <w:rFonts w:cstheme="minorHAnsi"/>
          <w:sz w:val="28"/>
          <w:szCs w:val="28"/>
        </w:rPr>
        <w:t>Epidemiologia</w:t>
      </w:r>
      <w:bookmarkEnd w:id="1"/>
      <w:bookmarkEnd w:id="2"/>
    </w:p>
    <w:p w14:paraId="1495B745" w14:textId="5B535FE8" w:rsidR="00604257" w:rsidRPr="00972BBB" w:rsidRDefault="00604257" w:rsidP="009D2739">
      <w:pPr>
        <w:ind w:firstLine="708"/>
        <w:jc w:val="both"/>
        <w:rPr>
          <w:sz w:val="24"/>
          <w:szCs w:val="24"/>
        </w:rPr>
      </w:pPr>
      <w:r w:rsidRPr="00972BBB">
        <w:rPr>
          <w:sz w:val="24"/>
          <w:szCs w:val="24"/>
        </w:rPr>
        <w:t xml:space="preserve">A perturbação depressiva </w:t>
      </w:r>
      <w:r w:rsidR="00E05CB5" w:rsidRPr="00972BBB">
        <w:rPr>
          <w:sz w:val="24"/>
          <w:szCs w:val="24"/>
        </w:rPr>
        <w:t xml:space="preserve">maior </w:t>
      </w:r>
      <w:r w:rsidRPr="00972BBB">
        <w:rPr>
          <w:sz w:val="24"/>
          <w:szCs w:val="24"/>
        </w:rPr>
        <w:t>é uma doença mental muito frequente, pertencente ao grupo das perturbações do humor</w:t>
      </w:r>
      <w:r w:rsidR="00E05CB5" w:rsidRPr="00972BBB">
        <w:rPr>
          <w:rStyle w:val="FootnoteReference"/>
          <w:sz w:val="24"/>
          <w:szCs w:val="24"/>
        </w:rPr>
        <w:footnoteReference w:id="2"/>
      </w:r>
      <w:r w:rsidR="009D2739" w:rsidRPr="00972BBB">
        <w:rPr>
          <w:sz w:val="24"/>
          <w:szCs w:val="24"/>
        </w:rPr>
        <w:t xml:space="preserve">, que </w:t>
      </w:r>
      <w:r w:rsidRPr="00972BBB">
        <w:rPr>
          <w:sz w:val="24"/>
          <w:szCs w:val="24"/>
        </w:rPr>
        <w:t>afeta</w:t>
      </w:r>
      <w:r w:rsidR="009D2739" w:rsidRPr="00972BBB">
        <w:rPr>
          <w:sz w:val="24"/>
          <w:szCs w:val="24"/>
        </w:rPr>
        <w:t xml:space="preserve"> </w:t>
      </w:r>
      <w:r w:rsidRPr="00972BBB">
        <w:rPr>
          <w:sz w:val="24"/>
          <w:szCs w:val="24"/>
        </w:rPr>
        <w:t xml:space="preserve">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B72C532883FD498583D37EB9F9A59106"/>
          </w:placeholder>
        </w:sdtPr>
        <w:sdtContent>
          <w:r w:rsidRPr="00972BBB">
            <w:rPr>
              <w:rFonts w:eastAsia="Times New Roman"/>
            </w:rPr>
            <w:t>(Saraiva &amp; Cerejeira, 2014)</w:t>
          </w:r>
        </w:sdtContent>
      </w:sdt>
      <w:r w:rsidRPr="00972BBB">
        <w:rPr>
          <w:sz w:val="24"/>
          <w:szCs w:val="24"/>
        </w:rPr>
        <w:t>. Esta prevê que, até ao ano de 2030, a depressão s</w:t>
      </w:r>
      <w:r w:rsidR="006916F7" w:rsidRPr="00972BBB">
        <w:rPr>
          <w:sz w:val="24"/>
          <w:szCs w:val="24"/>
        </w:rPr>
        <w:t>eja</w:t>
      </w:r>
      <w:r w:rsidRPr="00972BBB">
        <w:rPr>
          <w:sz w:val="24"/>
          <w:szCs w:val="24"/>
        </w:rPr>
        <w:t xml:space="preserve">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B72C532883FD498583D37EB9F9A59106"/>
          </w:placeholder>
        </w:sdtPr>
        <w:sdtContent>
          <w:r w:rsidRPr="00972BBB">
            <w:rPr>
              <w:color w:val="000000"/>
              <w:sz w:val="24"/>
              <w:szCs w:val="24"/>
            </w:rPr>
            <w:t>(Centre for Suicide Prevention, 2015)</w:t>
          </w:r>
        </w:sdtContent>
      </w:sdt>
      <w:r w:rsidRPr="00972BBB">
        <w:rPr>
          <w:sz w:val="24"/>
          <w:szCs w:val="24"/>
        </w:rPr>
        <w:t>.</w:t>
      </w:r>
    </w:p>
    <w:p w14:paraId="4EA48CCF" w14:textId="61F6C055" w:rsidR="00604257" w:rsidRPr="00972BBB" w:rsidRDefault="00604257" w:rsidP="00B5031E">
      <w:pPr>
        <w:ind w:firstLine="708"/>
        <w:jc w:val="both"/>
        <w:rPr>
          <w:sz w:val="24"/>
          <w:szCs w:val="24"/>
        </w:rPr>
      </w:pPr>
      <w:r w:rsidRPr="00972BBB">
        <w:rPr>
          <w:sz w:val="24"/>
          <w:szCs w:val="24"/>
        </w:rPr>
        <w:t>Dependendo do país, as prevalências</w:t>
      </w:r>
      <w:r w:rsidR="00972BBB" w:rsidRPr="00972BBB">
        <w:rPr>
          <w:rStyle w:val="FootnoteReference"/>
          <w:sz w:val="24"/>
          <w:szCs w:val="24"/>
        </w:rPr>
        <w:footnoteReference w:id="3"/>
      </w:r>
      <w:r w:rsidRPr="00972BBB">
        <w:rPr>
          <w:sz w:val="24"/>
          <w:szCs w:val="24"/>
        </w:rPr>
        <w:t xml:space="preserve"> de depressão </w:t>
      </w:r>
      <w:r w:rsidRPr="00972BBB">
        <w:rPr>
          <w:i/>
          <w:iCs/>
          <w:sz w:val="24"/>
          <w:szCs w:val="24"/>
        </w:rPr>
        <w:t xml:space="preserve">major </w:t>
      </w:r>
      <w:r w:rsidRPr="00972BBB">
        <w:rPr>
          <w:sz w:val="24"/>
          <w:szCs w:val="24"/>
        </w:rPr>
        <w:t>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w:t>
      </w:r>
      <w:r w:rsidR="00E05CB5" w:rsidRPr="00972BBB">
        <w:rPr>
          <w:sz w:val="24"/>
          <w:szCs w:val="24"/>
        </w:rPr>
        <w:t>e</w:t>
      </w:r>
      <w:r w:rsidRPr="00972BBB">
        <w:rPr>
          <w:sz w:val="24"/>
          <w:szCs w:val="24"/>
        </w:rPr>
        <w:t>p</w:t>
      </w:r>
      <w:r w:rsidR="00E05CB5" w:rsidRPr="00972BBB">
        <w:rPr>
          <w:sz w:val="24"/>
          <w:szCs w:val="24"/>
        </w:rPr>
        <w:t>a</w:t>
      </w:r>
      <w:r w:rsidRPr="00972BBB">
        <w:rPr>
          <w:sz w:val="24"/>
          <w:szCs w:val="24"/>
        </w:rPr>
        <w:t xml:space="preserv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B72C532883FD498583D37EB9F9A59106"/>
          </w:placeholder>
        </w:sdtPr>
        <w:sdtContent>
          <w:r w:rsidRPr="00972BBB">
            <w:rPr>
              <w:rFonts w:eastAsia="Times New Roman"/>
            </w:rPr>
            <w:t>(Saraiva &amp; Cerejeira, 2014)</w:t>
          </w:r>
        </w:sdtContent>
      </w:sdt>
      <w:r w:rsidRPr="00972BBB">
        <w:rPr>
          <w:sz w:val="24"/>
          <w:szCs w:val="24"/>
        </w:rPr>
        <w:t xml:space="preserve">. </w:t>
      </w:r>
    </w:p>
    <w:p w14:paraId="19BACAA0" w14:textId="21DCC2C4" w:rsidR="00604257" w:rsidRPr="00972BBB" w:rsidRDefault="00604257" w:rsidP="00C42BED">
      <w:pPr>
        <w:ind w:firstLine="708"/>
        <w:jc w:val="both"/>
        <w:rPr>
          <w:sz w:val="24"/>
          <w:szCs w:val="24"/>
        </w:rPr>
      </w:pPr>
      <w:r w:rsidRPr="00972BBB">
        <w:rPr>
          <w:sz w:val="24"/>
          <w:szCs w:val="24"/>
        </w:rPr>
        <w:t xml:space="preserve">A </w:t>
      </w:r>
      <w:r w:rsidR="00C42BED" w:rsidRPr="00972BBB">
        <w:rPr>
          <w:sz w:val="24"/>
          <w:szCs w:val="24"/>
        </w:rPr>
        <w:t>pior</w:t>
      </w:r>
      <w:r w:rsidRPr="00972BBB">
        <w:rPr>
          <w:sz w:val="24"/>
          <w:szCs w:val="24"/>
        </w:rPr>
        <w:t xml:space="preserve"> consequência do não</w:t>
      </w:r>
      <w:r w:rsidR="00C42BED" w:rsidRPr="00972BBB">
        <w:rPr>
          <w:sz w:val="24"/>
          <w:szCs w:val="24"/>
        </w:rPr>
        <w:t>-</w:t>
      </w:r>
      <w:r w:rsidRPr="00972BBB">
        <w:rPr>
          <w:sz w:val="24"/>
          <w:szCs w:val="24"/>
        </w:rPr>
        <w:t xml:space="preserve">tratamento da depressão é o suicídio, uma vez que a maioria dos </w:t>
      </w:r>
      <w:r w:rsidR="00411661">
        <w:rPr>
          <w:sz w:val="24"/>
          <w:szCs w:val="24"/>
        </w:rPr>
        <w:t>mesmos</w:t>
      </w:r>
      <w:r w:rsidRPr="00972BBB">
        <w:rPr>
          <w:sz w:val="24"/>
          <w:szCs w:val="24"/>
        </w:rPr>
        <w:t xml:space="preserve"> ocorre em contexto de depressão, sendo este responsável pela </w:t>
      </w:r>
      <w:r w:rsidR="00716CA1">
        <w:rPr>
          <w:sz w:val="24"/>
          <w:szCs w:val="24"/>
        </w:rPr>
        <w:t xml:space="preserve">morte de mais </w:t>
      </w:r>
      <w:r w:rsidRPr="00972BBB">
        <w:rPr>
          <w:sz w:val="24"/>
          <w:szCs w:val="24"/>
        </w:rPr>
        <w:t xml:space="preserve">de mil </w:t>
      </w:r>
      <w:r w:rsidR="00716CA1">
        <w:rPr>
          <w:sz w:val="24"/>
          <w:szCs w:val="24"/>
        </w:rPr>
        <w:t>pessoas</w:t>
      </w:r>
      <w:r w:rsidRPr="00972BBB">
        <w:rPr>
          <w:sz w:val="24"/>
          <w:szCs w:val="24"/>
        </w:rPr>
        <w:t xml:space="preserve">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B72C532883FD498583D37EB9F9A59106"/>
          </w:placeholder>
        </w:sdtPr>
        <w:sdtContent>
          <w:r w:rsidRPr="00972BBB">
            <w:rPr>
              <w:rFonts w:eastAsia="Times New Roman"/>
            </w:rPr>
            <w:t>(Saraiva &amp; Cerejeira, 2014)</w:t>
          </w:r>
        </w:sdtContent>
      </w:sdt>
      <w:r w:rsidRPr="00972BBB">
        <w:rPr>
          <w:sz w:val="24"/>
          <w:szCs w:val="24"/>
        </w:rPr>
        <w:t xml:space="preserve">. </w:t>
      </w:r>
    </w:p>
    <w:p w14:paraId="513E8E31" w14:textId="77777777" w:rsidR="00C42BED" w:rsidRPr="00972BBB" w:rsidRDefault="00C42BED" w:rsidP="00255155">
      <w:bookmarkStart w:id="3" w:name="_Toc125389027"/>
      <w:bookmarkStart w:id="4" w:name="_Toc125633737"/>
    </w:p>
    <w:p w14:paraId="5F9D033E" w14:textId="77777777" w:rsidR="00C42BED" w:rsidRPr="00972BBB" w:rsidRDefault="00C42BED" w:rsidP="00255155"/>
    <w:p w14:paraId="7977485D" w14:textId="77777777" w:rsidR="00C42BED" w:rsidRPr="00972BBB" w:rsidRDefault="00C42BED" w:rsidP="00255155"/>
    <w:p w14:paraId="18792B5A" w14:textId="77777777" w:rsidR="00C42BED" w:rsidRPr="00972BBB" w:rsidRDefault="00C42BED" w:rsidP="00255155"/>
    <w:p w14:paraId="19A984DD" w14:textId="77777777" w:rsidR="00C42BED" w:rsidRPr="00972BBB" w:rsidRDefault="00C42BED" w:rsidP="00255155"/>
    <w:p w14:paraId="3D33D2FC" w14:textId="7B80DCF4" w:rsidR="00604257" w:rsidRPr="00972BBB" w:rsidRDefault="00604257" w:rsidP="00255155">
      <w:pPr>
        <w:rPr>
          <w:sz w:val="28"/>
          <w:szCs w:val="28"/>
        </w:rPr>
      </w:pPr>
      <w:r w:rsidRPr="00972BBB">
        <w:rPr>
          <w:sz w:val="28"/>
          <w:szCs w:val="28"/>
        </w:rPr>
        <w:t>Sintomatologia</w:t>
      </w:r>
      <w:bookmarkEnd w:id="3"/>
      <w:bookmarkEnd w:id="4"/>
    </w:p>
    <w:p w14:paraId="0831DCF9" w14:textId="3AEB52C8" w:rsidR="00604257" w:rsidRPr="00972BBB" w:rsidRDefault="00604257" w:rsidP="00604257">
      <w:pPr>
        <w:jc w:val="both"/>
        <w:rPr>
          <w:sz w:val="24"/>
          <w:szCs w:val="24"/>
        </w:rPr>
      </w:pPr>
      <w:r w:rsidRPr="00972BBB">
        <w:rPr>
          <w:sz w:val="24"/>
          <w:szCs w:val="24"/>
        </w:rPr>
        <w:t xml:space="preserve">        </w:t>
      </w:r>
      <w:r w:rsidR="00803628" w:rsidRPr="00972BBB">
        <w:rPr>
          <w:sz w:val="24"/>
          <w:szCs w:val="24"/>
        </w:rPr>
        <w:t xml:space="preserve">Nesta secção, serão utilizados dois manuais distintos de diagnóstico – o </w:t>
      </w:r>
      <w:r w:rsidR="00803628" w:rsidRPr="00972BBB">
        <w:rPr>
          <w:i/>
          <w:iCs/>
          <w:sz w:val="24"/>
          <w:szCs w:val="24"/>
        </w:rPr>
        <w:t xml:space="preserve">Diagnostic and Statistical Manual of Mental Disorder, Fifth Edition </w:t>
      </w:r>
      <w:r w:rsidR="00803628" w:rsidRPr="00972BBB">
        <w:rPr>
          <w:sz w:val="24"/>
          <w:szCs w:val="24"/>
        </w:rPr>
        <w:t xml:space="preserve">(DSM-5) e o </w:t>
      </w:r>
      <w:r w:rsidR="00803628" w:rsidRPr="00972BBB">
        <w:rPr>
          <w:i/>
          <w:iCs/>
          <w:sz w:val="24"/>
          <w:szCs w:val="24"/>
        </w:rPr>
        <w:t xml:space="preserve">Eleventh Revision of the Internation Classification of Diseases </w:t>
      </w:r>
      <w:r w:rsidR="00803628" w:rsidRPr="00972BBB">
        <w:rPr>
          <w:sz w:val="24"/>
          <w:szCs w:val="24"/>
        </w:rPr>
        <w:t xml:space="preserve">(ICD-11) – para especificar a sintomatologia associada à depressão, através de uma comparação dos critérios de diagnóstico de ambos.  </w:t>
      </w:r>
      <w:r w:rsidRPr="00972BBB">
        <w:rPr>
          <w:sz w:val="24"/>
          <w:szCs w:val="24"/>
        </w:rPr>
        <w:t xml:space="preserve">Para uma entidade ser diagnosticada com depressão </w:t>
      </w:r>
      <w:r w:rsidRPr="00972BBB">
        <w:rPr>
          <w:i/>
          <w:iCs/>
          <w:sz w:val="24"/>
          <w:szCs w:val="24"/>
        </w:rPr>
        <w:t>major</w:t>
      </w:r>
      <w:r w:rsidRPr="00972BBB">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B72C532883FD498583D37EB9F9A59106"/>
          </w:placeholder>
        </w:sdtPr>
        <w:sdtContent>
          <w:r w:rsidRPr="00972BBB">
            <w:rPr>
              <w:rFonts w:eastAsia="Times New Roman"/>
            </w:rPr>
            <w:t>(Abreu, 2006, Saraiva &amp; Cerejeira, 2014)</w:t>
          </w:r>
        </w:sdtContent>
      </w:sdt>
      <w:r w:rsidRPr="00972BBB">
        <w:rPr>
          <w:sz w:val="24"/>
          <w:szCs w:val="24"/>
        </w:rPr>
        <w:t>:</w:t>
      </w:r>
    </w:p>
    <w:p w14:paraId="7BF7049C" w14:textId="77777777" w:rsidR="00604257" w:rsidRPr="00972BBB" w:rsidRDefault="00604257" w:rsidP="00604257">
      <w:pPr>
        <w:numPr>
          <w:ilvl w:val="1"/>
          <w:numId w:val="1"/>
        </w:numPr>
        <w:contextualSpacing/>
        <w:jc w:val="both"/>
        <w:rPr>
          <w:sz w:val="24"/>
          <w:szCs w:val="24"/>
        </w:rPr>
      </w:pPr>
      <w:r w:rsidRPr="00972BBB">
        <w:rPr>
          <w:sz w:val="24"/>
          <w:szCs w:val="24"/>
        </w:rPr>
        <w:t>Humor deprimido;</w:t>
      </w:r>
    </w:p>
    <w:p w14:paraId="4E78D1CD" w14:textId="77777777" w:rsidR="00604257" w:rsidRPr="00972BBB" w:rsidRDefault="00604257" w:rsidP="00604257">
      <w:pPr>
        <w:ind w:left="1440"/>
        <w:contextualSpacing/>
        <w:jc w:val="both"/>
        <w:rPr>
          <w:sz w:val="24"/>
          <w:szCs w:val="24"/>
        </w:rPr>
      </w:pPr>
    </w:p>
    <w:p w14:paraId="0C158C81" w14:textId="77777777" w:rsidR="00604257" w:rsidRPr="00972BBB" w:rsidRDefault="00604257" w:rsidP="00604257">
      <w:pPr>
        <w:numPr>
          <w:ilvl w:val="1"/>
          <w:numId w:val="1"/>
        </w:numPr>
        <w:contextualSpacing/>
        <w:jc w:val="both"/>
        <w:rPr>
          <w:sz w:val="24"/>
          <w:szCs w:val="24"/>
        </w:rPr>
      </w:pPr>
      <w:r w:rsidRPr="00972BBB">
        <w:rPr>
          <w:sz w:val="24"/>
          <w:szCs w:val="24"/>
        </w:rPr>
        <w:t>Anedonia, isto é, perda de interesse e de prazer nas atividades do dia a dia;</w:t>
      </w:r>
    </w:p>
    <w:p w14:paraId="31BBDAF9" w14:textId="77777777" w:rsidR="00604257" w:rsidRPr="00972BBB" w:rsidRDefault="00604257" w:rsidP="00604257">
      <w:pPr>
        <w:ind w:left="1440"/>
        <w:contextualSpacing/>
        <w:jc w:val="both"/>
        <w:rPr>
          <w:sz w:val="24"/>
          <w:szCs w:val="24"/>
        </w:rPr>
      </w:pPr>
    </w:p>
    <w:p w14:paraId="0ECC5F72" w14:textId="77777777" w:rsidR="00604257" w:rsidRPr="00972BBB" w:rsidRDefault="00604257" w:rsidP="00604257">
      <w:pPr>
        <w:numPr>
          <w:ilvl w:val="1"/>
          <w:numId w:val="1"/>
        </w:numPr>
        <w:contextualSpacing/>
        <w:jc w:val="both"/>
        <w:rPr>
          <w:sz w:val="24"/>
          <w:szCs w:val="24"/>
        </w:rPr>
      </w:pPr>
      <w:r w:rsidRPr="00972BBB">
        <w:rPr>
          <w:sz w:val="24"/>
          <w:szCs w:val="24"/>
        </w:rPr>
        <w:t>Alterações na atividade motora, como a lentificação no pensamento e discurso e nos movimentos corporais;</w:t>
      </w:r>
    </w:p>
    <w:p w14:paraId="11C82027" w14:textId="77777777" w:rsidR="002350D2" w:rsidRPr="00972BBB" w:rsidRDefault="002350D2" w:rsidP="002350D2">
      <w:pPr>
        <w:contextualSpacing/>
        <w:jc w:val="both"/>
        <w:rPr>
          <w:sz w:val="24"/>
          <w:szCs w:val="24"/>
        </w:rPr>
      </w:pPr>
    </w:p>
    <w:p w14:paraId="280F37A4" w14:textId="77777777" w:rsidR="002350D2" w:rsidRPr="00972BBB" w:rsidRDefault="002350D2" w:rsidP="002350D2">
      <w:pPr>
        <w:numPr>
          <w:ilvl w:val="1"/>
          <w:numId w:val="1"/>
        </w:numPr>
        <w:contextualSpacing/>
        <w:jc w:val="both"/>
        <w:rPr>
          <w:sz w:val="24"/>
          <w:szCs w:val="24"/>
        </w:rPr>
      </w:pPr>
      <w:r w:rsidRPr="00972BBB">
        <w:rPr>
          <w:sz w:val="24"/>
          <w:szCs w:val="24"/>
        </w:rPr>
        <w:t>Falta de energia;</w:t>
      </w:r>
    </w:p>
    <w:p w14:paraId="6AD65B87" w14:textId="77777777" w:rsidR="002350D2" w:rsidRPr="00972BBB" w:rsidRDefault="002350D2" w:rsidP="002350D2">
      <w:pPr>
        <w:ind w:left="1440"/>
        <w:contextualSpacing/>
        <w:jc w:val="both"/>
        <w:rPr>
          <w:sz w:val="24"/>
          <w:szCs w:val="24"/>
        </w:rPr>
      </w:pPr>
    </w:p>
    <w:p w14:paraId="3C8238CA" w14:textId="77777777" w:rsidR="002350D2" w:rsidRPr="00972BBB" w:rsidRDefault="002350D2" w:rsidP="002350D2">
      <w:pPr>
        <w:numPr>
          <w:ilvl w:val="1"/>
          <w:numId w:val="1"/>
        </w:numPr>
        <w:contextualSpacing/>
        <w:jc w:val="both"/>
        <w:rPr>
          <w:sz w:val="24"/>
          <w:szCs w:val="24"/>
        </w:rPr>
      </w:pPr>
      <w:r w:rsidRPr="00972BBB">
        <w:rPr>
          <w:sz w:val="24"/>
          <w:szCs w:val="24"/>
        </w:rPr>
        <w:t>Alterações no sono, havendo insónia ou hipersónia quase todos os dias;</w:t>
      </w:r>
    </w:p>
    <w:p w14:paraId="6AC962D7" w14:textId="77777777" w:rsidR="002350D2" w:rsidRPr="00972BBB" w:rsidRDefault="002350D2" w:rsidP="002350D2">
      <w:pPr>
        <w:ind w:left="1440"/>
        <w:contextualSpacing/>
        <w:jc w:val="both"/>
        <w:rPr>
          <w:sz w:val="24"/>
          <w:szCs w:val="24"/>
        </w:rPr>
      </w:pPr>
    </w:p>
    <w:p w14:paraId="4AE1BA8E" w14:textId="77777777" w:rsidR="002350D2" w:rsidRPr="00972BBB" w:rsidRDefault="002350D2" w:rsidP="002350D2">
      <w:pPr>
        <w:numPr>
          <w:ilvl w:val="1"/>
          <w:numId w:val="1"/>
        </w:numPr>
        <w:contextualSpacing/>
        <w:jc w:val="both"/>
        <w:rPr>
          <w:sz w:val="24"/>
          <w:szCs w:val="24"/>
        </w:rPr>
      </w:pPr>
      <w:r w:rsidRPr="00972BBB">
        <w:rPr>
          <w:sz w:val="24"/>
          <w:szCs w:val="24"/>
        </w:rPr>
        <w:t>Distorções cognitivas, como o vivenciamento de sentimentos de inutilidade ou culpa;</w:t>
      </w:r>
    </w:p>
    <w:p w14:paraId="50BEBB84" w14:textId="77777777" w:rsidR="002350D2" w:rsidRPr="00972BBB" w:rsidRDefault="002350D2" w:rsidP="002350D2">
      <w:pPr>
        <w:ind w:left="1440"/>
        <w:contextualSpacing/>
        <w:jc w:val="both"/>
        <w:rPr>
          <w:sz w:val="24"/>
          <w:szCs w:val="24"/>
        </w:rPr>
      </w:pPr>
    </w:p>
    <w:p w14:paraId="402CA04D" w14:textId="77777777" w:rsidR="002350D2" w:rsidRPr="00972BBB" w:rsidRDefault="002350D2" w:rsidP="002350D2">
      <w:pPr>
        <w:numPr>
          <w:ilvl w:val="1"/>
          <w:numId w:val="1"/>
        </w:numPr>
        <w:contextualSpacing/>
        <w:jc w:val="both"/>
        <w:rPr>
          <w:sz w:val="24"/>
          <w:szCs w:val="24"/>
        </w:rPr>
      </w:pPr>
      <w:r w:rsidRPr="00972BBB">
        <w:rPr>
          <w:sz w:val="24"/>
          <w:szCs w:val="24"/>
        </w:rPr>
        <w:t>Alterações cognitivas, tais como dificuldades de concentração e tomada de decisão;</w:t>
      </w:r>
    </w:p>
    <w:p w14:paraId="0B0E92A7" w14:textId="77777777" w:rsidR="002350D2" w:rsidRPr="00972BBB" w:rsidRDefault="002350D2" w:rsidP="002350D2">
      <w:pPr>
        <w:ind w:left="1440"/>
        <w:contextualSpacing/>
        <w:jc w:val="both"/>
        <w:rPr>
          <w:sz w:val="24"/>
          <w:szCs w:val="24"/>
        </w:rPr>
      </w:pPr>
    </w:p>
    <w:p w14:paraId="491CBAA1" w14:textId="77777777" w:rsidR="002350D2" w:rsidRPr="00972BBB" w:rsidRDefault="002350D2" w:rsidP="002350D2">
      <w:pPr>
        <w:numPr>
          <w:ilvl w:val="1"/>
          <w:numId w:val="1"/>
        </w:numPr>
        <w:contextualSpacing/>
        <w:jc w:val="both"/>
        <w:rPr>
          <w:sz w:val="24"/>
          <w:szCs w:val="24"/>
        </w:rPr>
      </w:pPr>
      <w:r w:rsidRPr="00972BBB">
        <w:rPr>
          <w:sz w:val="24"/>
          <w:szCs w:val="24"/>
        </w:rPr>
        <w:t>Ideação suicida.</w:t>
      </w:r>
    </w:p>
    <w:p w14:paraId="6E308189" w14:textId="77777777" w:rsidR="002350D2" w:rsidRPr="00972BBB" w:rsidRDefault="002350D2" w:rsidP="002350D2">
      <w:pPr>
        <w:jc w:val="both"/>
        <w:rPr>
          <w:sz w:val="24"/>
          <w:szCs w:val="24"/>
        </w:rPr>
      </w:pPr>
      <w:r w:rsidRPr="00972BBB">
        <w:rPr>
          <w:sz w:val="24"/>
          <w:szCs w:val="24"/>
        </w:rPr>
        <w:t xml:space="preserve">        Estes sintomas deverão manter-se, no mínimo, durante duas semanas para ser considerado o diagnóstico.</w:t>
      </w:r>
    </w:p>
    <w:p w14:paraId="296FCAD6" w14:textId="77777777" w:rsidR="000D6455" w:rsidRPr="00972BBB" w:rsidRDefault="000D6455" w:rsidP="002350D2">
      <w:pPr>
        <w:contextualSpacing/>
        <w:jc w:val="both"/>
        <w:rPr>
          <w:sz w:val="24"/>
          <w:szCs w:val="24"/>
        </w:rPr>
      </w:pPr>
    </w:p>
    <w:p w14:paraId="6069689F" w14:textId="44FB7EB8" w:rsidR="00604257" w:rsidRPr="00972BBB" w:rsidRDefault="00604257" w:rsidP="00255155">
      <w:bookmarkStart w:id="5" w:name="_Toc125633738"/>
      <w:r w:rsidRPr="00972BBB">
        <w:t>Discussão</w:t>
      </w:r>
      <w:bookmarkEnd w:id="5"/>
    </w:p>
    <w:p w14:paraId="46DF936C" w14:textId="77777777" w:rsidR="00604257" w:rsidRPr="00972BBB" w:rsidRDefault="00604257" w:rsidP="00604257">
      <w:pPr>
        <w:jc w:val="both"/>
        <w:rPr>
          <w:sz w:val="24"/>
          <w:szCs w:val="24"/>
        </w:rPr>
      </w:pPr>
      <w:r w:rsidRPr="00972BBB">
        <w:rPr>
          <w:sz w:val="24"/>
          <w:szCs w:val="24"/>
        </w:rPr>
        <w:t xml:space="preserve">        </w:t>
      </w:r>
    </w:p>
    <w:p w14:paraId="0A277326" w14:textId="77777777" w:rsidR="00604257" w:rsidRPr="00972BBB" w:rsidRDefault="00604257" w:rsidP="00604257">
      <w:pPr>
        <w:jc w:val="both"/>
        <w:rPr>
          <w:sz w:val="24"/>
          <w:szCs w:val="24"/>
        </w:rPr>
      </w:pPr>
      <w:r w:rsidRPr="00972BBB">
        <w:rPr>
          <w:sz w:val="24"/>
          <w:szCs w:val="24"/>
        </w:rPr>
        <w:t xml:space="preserve">        Esta secção que agora termina teve como objetivo, na sua maioria, na enunciação dos principais sintomas associados à depressão, permitindo desta forma pensar numa possível designação do protagonista a vir a ser desenvolvido – sendo um indivíduo com depressão, a existência de uma sintomatologia semelhante à real experienciada por </w:t>
      </w:r>
      <w:r w:rsidRPr="00972BBB">
        <w:rPr>
          <w:sz w:val="24"/>
          <w:szCs w:val="24"/>
        </w:rPr>
        <w:lastRenderedPageBreak/>
        <w:t>quem sofre desta patologia, não só lhe dará mais credibilidade e realismo, como, mais uma vez, lhe confere uma maior profundidade, visto estes sintomas terem de estar presentes na sua história e vivência quotidiana, apresentada ao longo da narrativa do jogo.</w:t>
      </w:r>
    </w:p>
    <w:p w14:paraId="26793546" w14:textId="77777777" w:rsidR="00604257" w:rsidRPr="00972BBB" w:rsidRDefault="00604257" w:rsidP="00604257">
      <w:pPr>
        <w:jc w:val="both"/>
        <w:rPr>
          <w:sz w:val="24"/>
          <w:szCs w:val="24"/>
        </w:rPr>
      </w:pPr>
      <w:r w:rsidRPr="00972BBB">
        <w:rPr>
          <w:sz w:val="24"/>
          <w:szCs w:val="24"/>
        </w:rPr>
        <w:t xml:space="preserve">        Também relativo ao tópico da depressão, a intenção era de elaborar com maior detalhe a sua componente neurobiológica, particularmente o ciclo do </w:t>
      </w:r>
      <w:r w:rsidRPr="00972BBB">
        <w:rPr>
          <w:i/>
          <w:iCs/>
          <w:sz w:val="24"/>
          <w:szCs w:val="24"/>
        </w:rPr>
        <w:t>stress</w:t>
      </w:r>
      <w:r w:rsidRPr="00972BBB">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35E837F9" w14:textId="7C88D69A" w:rsidR="00604257" w:rsidRPr="00F46F99" w:rsidRDefault="00604257"/>
    <w:sectPr w:rsidR="00604257" w:rsidRPr="00F46F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89D48A" w14:textId="77777777" w:rsidR="00CD1AE3" w:rsidRPr="00972BBB" w:rsidRDefault="00CD1AE3" w:rsidP="00201762">
      <w:pPr>
        <w:spacing w:after="0" w:line="240" w:lineRule="auto"/>
      </w:pPr>
      <w:r w:rsidRPr="00972BBB">
        <w:separator/>
      </w:r>
    </w:p>
  </w:endnote>
  <w:endnote w:type="continuationSeparator" w:id="0">
    <w:p w14:paraId="7605D70A" w14:textId="77777777" w:rsidR="00CD1AE3" w:rsidRPr="00972BBB" w:rsidRDefault="00CD1AE3" w:rsidP="00201762">
      <w:pPr>
        <w:spacing w:after="0" w:line="240" w:lineRule="auto"/>
      </w:pPr>
      <w:r w:rsidRPr="00972BB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21D95C" w14:textId="77777777" w:rsidR="00CD1AE3" w:rsidRPr="00972BBB" w:rsidRDefault="00CD1AE3" w:rsidP="00201762">
      <w:pPr>
        <w:spacing w:after="0" w:line="240" w:lineRule="auto"/>
      </w:pPr>
      <w:r w:rsidRPr="00972BBB">
        <w:separator/>
      </w:r>
    </w:p>
  </w:footnote>
  <w:footnote w:type="continuationSeparator" w:id="0">
    <w:p w14:paraId="289F57F7" w14:textId="77777777" w:rsidR="00CD1AE3" w:rsidRPr="00972BBB" w:rsidRDefault="00CD1AE3" w:rsidP="00201762">
      <w:pPr>
        <w:spacing w:after="0" w:line="240" w:lineRule="auto"/>
      </w:pPr>
      <w:r w:rsidRPr="00972BBB">
        <w:continuationSeparator/>
      </w:r>
    </w:p>
  </w:footnote>
  <w:footnote w:id="1">
    <w:p w14:paraId="645F5370" w14:textId="6B354D85" w:rsidR="00201762" w:rsidRPr="00972BBB" w:rsidRDefault="00201762">
      <w:pPr>
        <w:pStyle w:val="FootnoteText"/>
      </w:pPr>
      <w:r w:rsidRPr="00972BBB">
        <w:rPr>
          <w:rStyle w:val="FootnoteReference"/>
        </w:rPr>
        <w:footnoteRef/>
      </w:r>
      <w:r w:rsidRPr="00972BBB">
        <w:t xml:space="preserve"> A homeostasia refere-se à capacidade do organismo de permanecer em equilíbrio e reagir, mesmo que ocorram mudanças radicais no meio externo </w:t>
      </w:r>
      <w:r w:rsidRPr="00972BBB">
        <w:fldChar w:fldCharType="begin" w:fldLock="1"/>
      </w:r>
      <w:r w:rsidR="00A57BFD" w:rsidRPr="00972BBB">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sidRPr="00972BBB">
        <w:fldChar w:fldCharType="separate"/>
      </w:r>
      <w:r w:rsidRPr="00972BBB">
        <w:rPr>
          <w:noProof/>
        </w:rPr>
        <w:t>(Libretti &amp; Puckett, 2023)</w:t>
      </w:r>
      <w:r w:rsidRPr="00972BBB">
        <w:fldChar w:fldCharType="end"/>
      </w:r>
      <w:r w:rsidRPr="00972BBB">
        <w:t>.</w:t>
      </w:r>
    </w:p>
  </w:footnote>
  <w:footnote w:id="2">
    <w:p w14:paraId="4283DFB2" w14:textId="29CB1956" w:rsidR="00E05CB5" w:rsidRPr="00972BBB" w:rsidRDefault="00E05CB5">
      <w:pPr>
        <w:pStyle w:val="FootnoteText"/>
      </w:pPr>
      <w:r w:rsidRPr="00972BBB">
        <w:rPr>
          <w:rStyle w:val="FootnoteReference"/>
        </w:rPr>
        <w:footnoteRef/>
      </w:r>
      <w:r w:rsidRPr="00972BBB">
        <w:t xml:space="preserve"> </w:t>
      </w:r>
      <w:r w:rsidRPr="00972BBB">
        <w:t>O humor é um sentimento generalizado e sustentado</w:t>
      </w:r>
      <w:r w:rsidRPr="00972BBB">
        <w:t xml:space="preserve"> </w:t>
      </w:r>
      <w:r w:rsidRPr="00972BBB">
        <w:t>que é vivenciado internamente e que influencia o comportamento e perceção do mundo de um sujeito</w:t>
      </w:r>
      <w:r w:rsidRPr="00972BBB">
        <w:t>, podendo</w:t>
      </w:r>
      <w:r w:rsidRPr="00972BBB">
        <w:t xml:space="preserve"> ser eutímico, ou seja, normal, elevado ou deprimido</w:t>
      </w:r>
      <w:r w:rsidRPr="00972BBB">
        <w:t xml:space="preserve"> </w:t>
      </w:r>
      <w:r w:rsidRPr="00972BBB">
        <w:fldChar w:fldCharType="begin" w:fldLock="1"/>
      </w:r>
      <w:r w:rsidR="0042009D" w:rsidRPr="00972BBB">
        <w:instrText>ADDIN CSL_CITATION {"citationItems":[{"id":"ITEM-1","itemData":{"author":[{"dropping-particle":"","family":"Saraiva","given":"Carlos","non-dropping-particle":"","parse-names":false,"suffix":""},{"dropping-particle":"","family":"Cerejeira","given":"Joaquim","non-dropping-particle":"","parse-names":false,"suffix":""}],"id":"ITEM-1","issued":{"date-parts":[["2014"]]},"number-of-pages":"205-206","title":"Psiquiatria Fundamental","type":"book"},"uris":["http://www.mendeley.com/documents/?uuid=2bb771a0-4610-3353-9bd2-a499783d4a47"]}],"mendeley":{"formattedCitation":"(Saraiva &amp; Cerejeira, 2014)","plainTextFormattedCitation":"(Saraiva &amp; Cerejeira, 2014)","previouslyFormattedCitation":"(Saraiva &amp; Cerejeira, 2014)"},"properties":{"noteIndex":0},"schema":"https://github.com/citation-style-language/schema/raw/master/csl-citation.json"}</w:instrText>
      </w:r>
      <w:r w:rsidRPr="00972BBB">
        <w:fldChar w:fldCharType="separate"/>
      </w:r>
      <w:r w:rsidRPr="00972BBB">
        <w:rPr>
          <w:noProof/>
        </w:rPr>
        <w:t>(Saraiva &amp; Cerejeira, 2014)</w:t>
      </w:r>
      <w:r w:rsidRPr="00972BBB">
        <w:fldChar w:fldCharType="end"/>
      </w:r>
      <w:r w:rsidRPr="00972BBB">
        <w:t>.</w:t>
      </w:r>
    </w:p>
  </w:footnote>
  <w:footnote w:id="3">
    <w:p w14:paraId="523D5BE3" w14:textId="6021E39E" w:rsidR="00972BBB" w:rsidRPr="00972BBB" w:rsidRDefault="00972BBB">
      <w:pPr>
        <w:pStyle w:val="FootnoteText"/>
        <w:rPr>
          <w:lang w:val="pt-BR"/>
        </w:rPr>
      </w:pPr>
      <w:r w:rsidRPr="00972BBB">
        <w:rPr>
          <w:rStyle w:val="FootnoteReference"/>
        </w:rPr>
        <w:footnoteRef/>
      </w:r>
      <w:r w:rsidRPr="00972BBB">
        <w:t xml:space="preserve"> De</w:t>
      </w:r>
      <w:r>
        <w:t xml:space="preserve">signa-se por prevalência a proporção de uma da dada população que possui uma dada característica (como, por exemplo, sofrer de uma doença em concreto), num dado intervalo de tempo </w:t>
      </w:r>
      <w:r>
        <w:fldChar w:fldCharType="begin" w:fldLock="1"/>
      </w:r>
      <w:r>
        <w:instrText>ADDIN CSL_CITATION {"citationItems":[{"id":"ITEM-1","itemData":{"URL":"https://www.nimh.nih.gov/health/statistics/what-is-prevalence","accessed":{"date-parts":[["2023","10","3"]]},"author":[{"dropping-particle":"","family":"National Institute of Mental Health","given":"","non-dropping-particle":"","parse-names":false,"suffix":""}],"id":"ITEM-1","issued":{"date-parts":[["0"]]},"title":"What is Prevalence?","type":"webpage"},"uris":["http://www.mendeley.com/documents/?uuid=09eb463b-98cf-38a4-912d-1f8213e0592b"]}],"mendeley":{"formattedCitation":"(National Institute of Mental Health, n.d.)","plainTextFormattedCitation":"(National Institute of Mental Health, n.d.)"},"properties":{"noteIndex":0},"schema":"https://github.com/citation-style-language/schema/raw/master/csl-citation.json"}</w:instrText>
      </w:r>
      <w:r>
        <w:fldChar w:fldCharType="separate"/>
      </w:r>
      <w:r w:rsidRPr="00972BBB">
        <w:rPr>
          <w:noProof/>
        </w:rPr>
        <w:t>(National Institute of Mental Health, n.d.)</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866AB7"/>
    <w:multiLevelType w:val="hybridMultilevel"/>
    <w:tmpl w:val="1AF6CA1C"/>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8581256">
    <w:abstractNumId w:val="0"/>
  </w:num>
  <w:num w:numId="2" w16cid:durableId="1411196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0D6455"/>
    <w:rsid w:val="001C2EEB"/>
    <w:rsid w:val="001E5AAD"/>
    <w:rsid w:val="001F69C0"/>
    <w:rsid w:val="00201762"/>
    <w:rsid w:val="002350D2"/>
    <w:rsid w:val="00245C25"/>
    <w:rsid w:val="00255155"/>
    <w:rsid w:val="00260607"/>
    <w:rsid w:val="002D7C81"/>
    <w:rsid w:val="002E6E1C"/>
    <w:rsid w:val="002F31BE"/>
    <w:rsid w:val="00330B87"/>
    <w:rsid w:val="003377C7"/>
    <w:rsid w:val="003E4B4E"/>
    <w:rsid w:val="00411661"/>
    <w:rsid w:val="004149DC"/>
    <w:rsid w:val="0042009D"/>
    <w:rsid w:val="00517957"/>
    <w:rsid w:val="00604257"/>
    <w:rsid w:val="00616919"/>
    <w:rsid w:val="006916F7"/>
    <w:rsid w:val="006B6931"/>
    <w:rsid w:val="00716CA1"/>
    <w:rsid w:val="00724C95"/>
    <w:rsid w:val="007713DE"/>
    <w:rsid w:val="007D2862"/>
    <w:rsid w:val="007E0A64"/>
    <w:rsid w:val="00803628"/>
    <w:rsid w:val="00827B52"/>
    <w:rsid w:val="00833FAD"/>
    <w:rsid w:val="008E17AB"/>
    <w:rsid w:val="00972BBB"/>
    <w:rsid w:val="009B0524"/>
    <w:rsid w:val="009D198F"/>
    <w:rsid w:val="009D2739"/>
    <w:rsid w:val="00A256F0"/>
    <w:rsid w:val="00A57BFD"/>
    <w:rsid w:val="00A82178"/>
    <w:rsid w:val="00AB768F"/>
    <w:rsid w:val="00B254A5"/>
    <w:rsid w:val="00B5031E"/>
    <w:rsid w:val="00B933BE"/>
    <w:rsid w:val="00BA1C85"/>
    <w:rsid w:val="00C075EA"/>
    <w:rsid w:val="00C42BED"/>
    <w:rsid w:val="00C53728"/>
    <w:rsid w:val="00CD1AE3"/>
    <w:rsid w:val="00D3705F"/>
    <w:rsid w:val="00D8543C"/>
    <w:rsid w:val="00E05CB5"/>
    <w:rsid w:val="00E149D7"/>
    <w:rsid w:val="00E50F13"/>
    <w:rsid w:val="00F34D68"/>
    <w:rsid w:val="00F46F99"/>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2350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 w:type="paragraph" w:styleId="ListParagraph">
    <w:name w:val="List Paragraph"/>
    <w:basedOn w:val="Normal"/>
    <w:uiPriority w:val="34"/>
    <w:qFormat/>
    <w:rsid w:val="00604257"/>
    <w:pPr>
      <w:ind w:left="720"/>
      <w:contextualSpacing/>
    </w:pPr>
  </w:style>
  <w:style w:type="character" w:customStyle="1" w:styleId="Heading2Char">
    <w:name w:val="Heading 2 Char"/>
    <w:basedOn w:val="DefaultParagraphFont"/>
    <w:link w:val="Heading2"/>
    <w:uiPriority w:val="9"/>
    <w:rsid w:val="002350D2"/>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2C532883FD498583D37EB9F9A59106"/>
        <w:category>
          <w:name w:val="General"/>
          <w:gallery w:val="placeholder"/>
        </w:category>
        <w:types>
          <w:type w:val="bbPlcHdr"/>
        </w:types>
        <w:behaviors>
          <w:behavior w:val="content"/>
        </w:behaviors>
        <w:guid w:val="{795A7249-43E0-4020-BACB-971B8D33A849}"/>
      </w:docPartPr>
      <w:docPartBody>
        <w:p w:rsidR="00000000" w:rsidRDefault="00C441E3" w:rsidP="00C441E3">
          <w:pPr>
            <w:pStyle w:val="B72C532883FD498583D37EB9F9A591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Broadway">
    <w:panose1 w:val="04040905080B02020502"/>
    <w:charset w:val="00"/>
    <w:family w:val="decorative"/>
    <w:pitch w:val="variable"/>
    <w:sig w:usb0="00000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1E3"/>
    <w:rsid w:val="005C4356"/>
    <w:rsid w:val="00C441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441E3"/>
    <w:rPr>
      <w:color w:val="808080"/>
    </w:rPr>
  </w:style>
  <w:style w:type="paragraph" w:customStyle="1" w:styleId="B72C532883FD498583D37EB9F9A59106">
    <w:name w:val="B72C532883FD498583D37EB9F9A59106"/>
    <w:rsid w:val="00C441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3</TotalTime>
  <Pages>6</Pages>
  <Words>7333</Words>
  <Characters>37331</Characters>
  <Application>Microsoft Office Word</Application>
  <DocSecurity>0</DocSecurity>
  <Lines>583</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56</cp:revision>
  <dcterms:created xsi:type="dcterms:W3CDTF">2023-10-01T16:58:00Z</dcterms:created>
  <dcterms:modified xsi:type="dcterms:W3CDTF">2023-10-03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